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90B4D9" w14:textId="77777777" w:rsidR="009D3F87" w:rsidRPr="00B82164" w:rsidRDefault="00CC169D">
      <w:pPr>
        <w:rPr>
          <w:b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6F1095F4" wp14:editId="680DEB4C">
                <wp:simplePos x="0" y="0"/>
                <wp:positionH relativeFrom="column">
                  <wp:posOffset>4457700</wp:posOffset>
                </wp:positionH>
                <wp:positionV relativeFrom="paragraph">
                  <wp:posOffset>114300</wp:posOffset>
                </wp:positionV>
                <wp:extent cx="2514600" cy="2514600"/>
                <wp:effectExtent l="0" t="0" r="0" b="0"/>
                <wp:wrapThrough wrapText="bothSides">
                  <wp:wrapPolygon edited="0">
                    <wp:start x="0" y="0"/>
                    <wp:lineTo x="0" y="21382"/>
                    <wp:lineTo x="21382" y="21382"/>
                    <wp:lineTo x="21382" y="0"/>
                    <wp:lineTo x="0" y="0"/>
                  </wp:wrapPolygon>
                </wp:wrapThrough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14600" cy="2514600"/>
                          <a:chOff x="0" y="0"/>
                          <a:chExt cx="3200400" cy="3157855"/>
                        </a:xfrm>
                      </wpg:grpSpPr>
                      <pic:pic xmlns:pic="http://schemas.openxmlformats.org/drawingml/2006/picture">
                        <pic:nvPicPr>
                          <pic:cNvPr id="1" name="Picture 1" descr="LaCie:MarkLogueEPIC450:GAPredHighCorrOnly:PubQualityPredictorSitesCorr.jpe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3350"/>
                          <a:stretch/>
                        </pic:blipFill>
                        <pic:spPr bwMode="auto">
                          <a:xfrm>
                            <a:off x="0" y="0"/>
                            <a:ext cx="3200400" cy="2548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" name="Text Box 2"/>
                        <wps:cNvSpPr txBox="1"/>
                        <wps:spPr>
                          <a:xfrm>
                            <a:off x="0" y="2628900"/>
                            <a:ext cx="3200400" cy="52895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txbx>
                          <w:txbxContent>
                            <w:p w14:paraId="1DB19B47" w14:textId="360C017C" w:rsidR="000A34F7" w:rsidRPr="0025209E" w:rsidRDefault="000A34F7" w:rsidP="00CC169D">
                              <w:pPr>
                                <w:pStyle w:val="Caption"/>
                                <w:rPr>
                                  <w:noProof/>
                                  <w:color w:val="auto"/>
                                </w:rPr>
                              </w:pPr>
                              <w:r w:rsidRPr="0025209E">
                                <w:rPr>
                                  <w:color w:val="auto"/>
                                </w:rPr>
                                <w:t xml:space="preserve">Figure </w:t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begin"/>
                              </w:r>
                              <w:r w:rsidRPr="0025209E">
                                <w:rPr>
                                  <w:color w:val="auto"/>
                                </w:rPr>
                                <w:instrText xml:space="preserve"> SEQ Figure \* ARABIC </w:instrText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separate"/>
                              </w:r>
                              <w:r w:rsidRPr="0025209E">
                                <w:rPr>
                                  <w:noProof/>
                                  <w:color w:val="auto"/>
                                </w:rPr>
                                <w:t>1</w:t>
                              </w:r>
                              <w:r w:rsidRPr="0025209E">
                                <w:rPr>
                                  <w:noProof/>
                                  <w:color w:val="auto"/>
                                </w:rPr>
                                <w:fldChar w:fldCharType="end"/>
                              </w:r>
                              <w:r w:rsidRPr="0025209E">
                                <w:rPr>
                                  <w:color w:val="auto"/>
                                </w:rPr>
                                <w:t xml:space="preserve">: Correlations of the 141 CpG sites present on both the EPIC and 450K arrays, based on correlation coefficients from </w:t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begin">
                        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                        </w:fldChar>
                              </w:r>
                              <w:r w:rsidRPr="0025209E">
                                <w:rPr>
                                  <w:color w:val="auto"/>
                                </w:rPr>
                                <w:instrText xml:space="preserve"> ADDIN EN.CITE </w:instrText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begin">
                        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                        </w:fldChar>
                              </w:r>
                              <w:r w:rsidRPr="0025209E">
                                <w:rPr>
                                  <w:color w:val="auto"/>
                                </w:rPr>
                                <w:instrText xml:space="preserve"> ADDIN EN.CITE.DATA </w:instrText>
                              </w:r>
                              <w:r w:rsidRPr="0025209E">
                                <w:rPr>
                                  <w:color w:val="auto"/>
                                </w:rPr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end"/>
                              </w:r>
                              <w:r w:rsidRPr="0025209E">
                                <w:rPr>
                                  <w:color w:val="auto"/>
                                </w:rPr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separate"/>
                              </w:r>
                              <w:r w:rsidRPr="0025209E">
                                <w:rPr>
                                  <w:noProof/>
                                  <w:color w:val="auto"/>
                                </w:rPr>
                                <w:t>(1)</w:t>
                              </w:r>
                              <w:r w:rsidRPr="0025209E">
                                <w:rPr>
                                  <w:color w:val="auto"/>
                                </w:rPr>
                                <w:fldChar w:fldCharType="end"/>
                              </w:r>
                              <w:r w:rsidRPr="0025209E">
                                <w:rPr>
                                  <w:color w:val="auto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3" o:spid="_x0000_s1026" style="position:absolute;margin-left:351pt;margin-top:9pt;width:198pt;height:198pt;z-index:251660288;mso-width-relative:margin;mso-height-relative:margin" coordsize="3200400,3157855" o:gfxdata="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7" type="#_x0000_t75" alt="LaCie:MarkLogueEPIC450:GAPredHighCorrOnly:PubQualityPredictorSitesCorr.jpeg" style="position:absolute;width:3200400;height:254825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J0&#10;PALAAAAA2gAAAA8AAABkcnMvZG93bnJldi54bWxET81qwkAQvhf6DssUeqsbPYiNboKkFLzZqg8w&#10;ZGeT2Oxsml3dtE/fFYSeho/vdzblZHtxpdF3jhXMZxkI4trpjhsFp+P7ywqED8gae8ek4Ic8lMXj&#10;wwZz7SJ/0vUQGpFC2OeooA1hyKX0dUsW/cwNxIkzbrQYEhwbqUeMKdz2cpFlS2mx49TQ4kBVS/XX&#10;4WIVmMqYc/UWt6iPr/OP74uJv3Gv1PPTtF2DCDSFf/HdvdNpPtxeuV1Z/AE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knQ8AsAAAADaAAAADwAAAAAAAAAAAAAAAACcAgAAZHJz&#10;L2Rvd25yZXYueG1sUEsFBgAAAAAEAAQA9wAAAIkDAAAAAA==&#10;">
                  <v:imagedata r:id="rId7" o:title="PubQualityPredictorSitesCorr.jpeg" croptop="8749f"/>
                  <v:path arrowok="t"/>
                </v:shape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2" o:spid="_x0000_s1028" type="#_x0000_t202" style="position:absolute;top:2628900;width:3200400;height:52895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eNylOwgAA&#10;ANoAAAAPAAAAZHJzL2Rvd25yZXYueG1sRI/Ni8IwFMTvgv9DeIIX0dQeRKpRdv0AD+vBDzw/mrdt&#10;2ealJNHW/94sCB6HmfkNs1x3phYPcr6yrGA6SUAQ51ZXXCi4XvbjOQgfkDXWlknBkzysV/3eEjNt&#10;Wz7R4xwKESHsM1RQhtBkUvq8JIN+Yhvi6P1aZzBE6QqpHbYRbmqZJslMGqw4LpTY0Kak/O98Nwpm&#10;W3dvT7wZba+7Hzw2RXr7ft6UGg66rwWIQF34hN/tg1aQwv+VeAPk6g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43KU7CAAAA2gAAAA8AAAAAAAAAAAAAAAAAlwIAAGRycy9kb3du&#10;cmV2LnhtbFBLBQYAAAAABAAEAPUAAACGAwAAAAA=&#10;" stroked="f">
                  <v:textbox inset="0,0,0,0">
                    <w:txbxContent>
                      <w:p w14:paraId="1DB19B47" w14:textId="360C017C" w:rsidR="000A34F7" w:rsidRPr="0025209E" w:rsidRDefault="000A34F7" w:rsidP="00CC169D">
                        <w:pPr>
                          <w:pStyle w:val="Caption"/>
                          <w:rPr>
                            <w:noProof/>
                            <w:color w:val="auto"/>
                          </w:rPr>
                        </w:pPr>
                        <w:r w:rsidRPr="0025209E">
                          <w:rPr>
                            <w:color w:val="auto"/>
                          </w:rPr>
                          <w:t xml:space="preserve">Figure </w:t>
                        </w:r>
                        <w:r w:rsidRPr="0025209E">
                          <w:rPr>
                            <w:color w:val="auto"/>
                          </w:rPr>
                          <w:fldChar w:fldCharType="begin"/>
                        </w:r>
                        <w:r w:rsidRPr="0025209E">
                          <w:rPr>
                            <w:color w:val="auto"/>
                          </w:rPr>
                          <w:instrText xml:space="preserve"> SEQ Figure \* ARABIC </w:instrText>
                        </w:r>
                        <w:r w:rsidRPr="0025209E">
                          <w:rPr>
                            <w:color w:val="auto"/>
                          </w:rPr>
                          <w:fldChar w:fldCharType="separate"/>
                        </w:r>
                        <w:r w:rsidRPr="0025209E">
                          <w:rPr>
                            <w:noProof/>
                            <w:color w:val="auto"/>
                          </w:rPr>
                          <w:t>1</w:t>
                        </w:r>
                        <w:r w:rsidRPr="0025209E">
                          <w:rPr>
                            <w:noProof/>
                            <w:color w:val="auto"/>
                          </w:rPr>
                          <w:fldChar w:fldCharType="end"/>
                        </w:r>
                        <w:r w:rsidRPr="0025209E">
                          <w:rPr>
                            <w:color w:val="auto"/>
                          </w:rPr>
                          <w:t xml:space="preserve">: Correlations of the 141 CpG sites present on both the EPIC and 450K arrays, based on correlation coefficients from </w:t>
                        </w:r>
                        <w:r w:rsidRPr="0025209E">
                          <w:rPr>
                            <w:color w:val="auto"/>
                          </w:rPr>
                          <w:fldChar w:fldCharType="begin">
                  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                  </w:fldChar>
                        </w:r>
                        <w:r w:rsidRPr="0025209E">
                          <w:rPr>
                            <w:color w:val="auto"/>
                          </w:rPr>
                          <w:instrText xml:space="preserve"> ADDIN EN.CITE </w:instrText>
                        </w:r>
                        <w:r w:rsidRPr="0025209E">
                          <w:rPr>
                            <w:color w:val="auto"/>
                          </w:rPr>
                          <w:fldChar w:fldCharType="begin">
                  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                  </w:fldChar>
                        </w:r>
                        <w:r w:rsidRPr="0025209E">
                          <w:rPr>
                            <w:color w:val="auto"/>
                          </w:rPr>
                          <w:instrText xml:space="preserve"> ADDIN EN.CITE.DATA </w:instrText>
                        </w:r>
                        <w:r w:rsidRPr="0025209E">
                          <w:rPr>
                            <w:color w:val="auto"/>
                          </w:rPr>
                        </w:r>
                        <w:r w:rsidRPr="0025209E">
                          <w:rPr>
                            <w:color w:val="auto"/>
                          </w:rPr>
                          <w:fldChar w:fldCharType="end"/>
                        </w:r>
                        <w:r w:rsidRPr="0025209E">
                          <w:rPr>
                            <w:color w:val="auto"/>
                          </w:rPr>
                        </w:r>
                        <w:r w:rsidRPr="0025209E">
                          <w:rPr>
                            <w:color w:val="auto"/>
                          </w:rPr>
                          <w:fldChar w:fldCharType="separate"/>
                        </w:r>
                        <w:r w:rsidRPr="0025209E">
                          <w:rPr>
                            <w:noProof/>
                            <w:color w:val="auto"/>
                          </w:rPr>
                          <w:t>(1)</w:t>
                        </w:r>
                        <w:r w:rsidRPr="0025209E">
                          <w:rPr>
                            <w:color w:val="auto"/>
                          </w:rPr>
                          <w:fldChar w:fldCharType="end"/>
                        </w:r>
                        <w:r w:rsidRPr="0025209E">
                          <w:rPr>
                            <w:color w:val="auto"/>
                          </w:rPr>
                          <w:t>.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  <w:r w:rsidR="00B82164" w:rsidRPr="00B82164">
        <w:rPr>
          <w:b/>
        </w:rPr>
        <w:t>Applications Note: Use on EPIC data</w:t>
      </w:r>
    </w:p>
    <w:p w14:paraId="5F76B615" w14:textId="77777777" w:rsidR="00B82164" w:rsidRDefault="00B82164"/>
    <w:p w14:paraId="7CACEBF8" w14:textId="447EC24B" w:rsidR="00185AC5" w:rsidRDefault="00CC169D" w:rsidP="00DE2999">
      <w:pPr>
        <w:jc w:val="both"/>
      </w:pPr>
      <w:r>
        <w:t xml:space="preserve">The newest array platform released by Illumina, the </w:t>
      </w:r>
      <w:proofErr w:type="spellStart"/>
      <w:r>
        <w:t>MethylationEPIC</w:t>
      </w:r>
      <w:proofErr w:type="spellEnd"/>
      <w:r>
        <w:t xml:space="preserve"> </w:t>
      </w:r>
      <w:proofErr w:type="spellStart"/>
      <w:r>
        <w:t>BeadChip</w:t>
      </w:r>
      <w:proofErr w:type="spellEnd"/>
      <w:r>
        <w:t xml:space="preserve"> (EPIC), assays DNA methylation at &gt;850,000 CpG sites across the genome. More than 90% of CpG sites o</w:t>
      </w:r>
      <w:bookmarkStart w:id="0" w:name="_GoBack"/>
      <w:bookmarkEnd w:id="0"/>
      <w:r>
        <w:t xml:space="preserve">n the HumanMethylation45O </w:t>
      </w:r>
      <w:proofErr w:type="spellStart"/>
      <w:r>
        <w:t>BeadChip</w:t>
      </w:r>
      <w:proofErr w:type="spellEnd"/>
      <w:r>
        <w:t xml:space="preserve"> (450K) are present on the EPIC array. Although the overall correlation coefficient is &gt;.98 for the two arrays, individual CpG sites </w:t>
      </w:r>
      <w:r w:rsidR="00927459">
        <w:t>can exhibit less</w:t>
      </w:r>
      <w:r>
        <w:t xml:space="preserve"> correlat</w:t>
      </w:r>
      <w:r w:rsidR="00927459">
        <w:t>ion</w:t>
      </w:r>
      <w:r w:rsidR="002E7054">
        <w:t xml:space="preserve"> </w:t>
      </w:r>
      <w:r w:rsidR="00DE2999">
        <w:fldChar w:fldCharType="begin">
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</w:fldChar>
      </w:r>
      <w:r w:rsidR="00DE2999">
        <w:instrText xml:space="preserve"> ADDIN EN.CITE </w:instrText>
      </w:r>
      <w:r w:rsidR="00DE2999">
        <w:fldChar w:fldCharType="begin">
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</w:fldChar>
      </w:r>
      <w:r w:rsidR="00DE2999">
        <w:instrText xml:space="preserve"> ADDIN EN.CITE.DATA </w:instrText>
      </w:r>
      <w:r w:rsidR="00DE2999">
        <w:fldChar w:fldCharType="end"/>
      </w:r>
      <w:r w:rsidR="00DE2999">
        <w:fldChar w:fldCharType="separate"/>
      </w:r>
      <w:r w:rsidR="00DE2999">
        <w:rPr>
          <w:noProof/>
        </w:rPr>
        <w:t>(1)</w:t>
      </w:r>
      <w:r w:rsidR="00DE2999">
        <w:fldChar w:fldCharType="end"/>
      </w:r>
      <w:r>
        <w:t>.</w:t>
      </w:r>
      <w:r w:rsidR="00DE2999">
        <w:t xml:space="preserve"> Our predictor for DNAm GA uses 148 CpG sites present on the 450K array</w:t>
      </w:r>
      <w:r w:rsidR="00CF16CF">
        <w:t xml:space="preserve"> </w:t>
      </w:r>
      <w:r w:rsidR="00A94C5B">
        <w:fldChar w:fldCharType="begin"/>
      </w:r>
      <w:r w:rsidR="00A94C5B">
        <w:instrText xml:space="preserve"> ADDIN EN.CITE &lt;EndNote&gt;&lt;Cite&gt;&lt;Author&gt;Knight&lt;/Author&gt;&lt;Year&gt;2016&lt;/Year&gt;&lt;RecNum&gt;820&lt;/RecNum&gt;&lt;DisplayText&gt;(2)&lt;/DisplayText&gt;&lt;record&gt;&lt;rec-number&gt;820&lt;/rec-number&gt;&lt;foreign-keys&gt;&lt;key app="EN" db-id="vtwe2fvsjpfex7efsfnxtsr10zxz9x5dtvxa" timestamp="1478813331"&gt;820&lt;/key&gt;&lt;/foreign-keys&gt;&lt;ref-type name="Journal Article"&gt;17&lt;/ref-type&gt;&lt;contributors&gt;&lt;authors&gt;&lt;author&gt;Knight, Anna K&lt;/author&gt;&lt;author&gt;Craig, Jeffrey M&lt;/author&gt;&lt;author&gt;Theda, Christiane&lt;/author&gt;&lt;author&gt;Baekvad-Hansen, Marie&lt;/author&gt;&lt;author&gt;Bybjerg-Grauholm, Jonas&lt;/author&gt;&lt;author&gt;Hansen, Christine S&lt;/author&gt;&lt;author&gt;Hollegaard, Mads V&lt;/author&gt;&lt;author&gt;Hougaard, David M&lt;/author&gt;&lt;author&gt;Mortensen, Preben B&lt;/author&gt;&lt;author&gt;Weinsheimer, Shantel M&lt;/author&gt;&lt;/authors&gt;&lt;/contributors&gt;&lt;titles&gt;&lt;title&gt;An epigenetic clock for gestational age at birth based on blood methylation data&lt;/title&gt;&lt;secondary-title&gt;Genome Biology&lt;/secondary-title&gt;&lt;/titles&gt;&lt;periodical&gt;&lt;full-title&gt;Genome Biol&lt;/full-title&gt;&lt;abbr-1&gt;Genome biology&lt;/abbr-1&gt;&lt;/periodical&gt;&lt;pages&gt;206&lt;/pages&gt;&lt;volume&gt;17&lt;/volume&gt;&lt;number&gt;1&lt;/number&gt;&lt;dates&gt;&lt;year&gt;2016&lt;/year&gt;&lt;/dates&gt;&lt;isbn&gt;1474-760X&lt;/isbn&gt;&lt;urls&gt;&lt;related-urls&gt;&lt;url&gt;https://www.ncbi.nlm.nih.gov/pmc/articles/PMC5054584/pdf/13059_2016_Article_1068.pdf&lt;/url&gt;&lt;/related-urls&gt;&lt;/urls&gt;&lt;/record&gt;&lt;/Cite&gt;&lt;/EndNote&gt;</w:instrText>
      </w:r>
      <w:r w:rsidR="00A94C5B">
        <w:fldChar w:fldCharType="separate"/>
      </w:r>
      <w:r w:rsidR="00A94C5B">
        <w:rPr>
          <w:noProof/>
        </w:rPr>
        <w:t>(2)</w:t>
      </w:r>
      <w:r w:rsidR="00A94C5B">
        <w:fldChar w:fldCharType="end"/>
      </w:r>
      <w:r w:rsidR="00DE2999">
        <w:t>. Of those sites, 141 are present on the EPIC array.</w:t>
      </w:r>
      <w:r>
        <w:t xml:space="preserve"> Figure 1 shows the correlations between </w:t>
      </w:r>
      <w:r w:rsidR="00DE2999">
        <w:t xml:space="preserve">samples of adult whole blood measures on the same person run on both arrays </w:t>
      </w:r>
      <w:r w:rsidR="00DE2999">
        <w:fldChar w:fldCharType="begin">
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</w:fldChar>
      </w:r>
      <w:r w:rsidR="00DE2999">
        <w:instrText xml:space="preserve"> ADDIN EN.CITE </w:instrText>
      </w:r>
      <w:r w:rsidR="00DE2999">
        <w:fldChar w:fldCharType="begin">
          <w:fldData xml:space="preserve">PEVuZE5vdGU+PENpdGU+PEF1dGhvcj5Mb2d1ZTwvQXV0aG9yPjxZZWFyPjIwMTc8L1llYXI+PFJl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</w:fldData>
        </w:fldChar>
      </w:r>
      <w:r w:rsidR="00DE2999">
        <w:instrText xml:space="preserve"> ADDIN EN.CITE.DATA </w:instrText>
      </w:r>
      <w:r w:rsidR="00DE2999">
        <w:fldChar w:fldCharType="end"/>
      </w:r>
      <w:r w:rsidR="00DE2999">
        <w:fldChar w:fldCharType="separate"/>
      </w:r>
      <w:r w:rsidR="00DE2999">
        <w:rPr>
          <w:noProof/>
        </w:rPr>
        <w:t>(1)</w:t>
      </w:r>
      <w:r w:rsidR="00DE2999">
        <w:fldChar w:fldCharType="end"/>
      </w:r>
      <w:r w:rsidR="00DE2999">
        <w:t xml:space="preserve">, </w:t>
      </w:r>
      <w:r>
        <w:t xml:space="preserve">with the mean correlation coefficient being .40. </w:t>
      </w:r>
    </w:p>
    <w:p w14:paraId="5BF782DB" w14:textId="77777777" w:rsidR="00185AC5" w:rsidRDefault="00185AC5" w:rsidP="00C34232">
      <w:pPr>
        <w:jc w:val="both"/>
      </w:pPr>
    </w:p>
    <w:p w14:paraId="6DFC30BA" w14:textId="59A9B9A3" w:rsidR="00A94C5B" w:rsidRDefault="00CC169D" w:rsidP="00C34232">
      <w:pPr>
        <w:jc w:val="both"/>
      </w:pPr>
      <w:r>
        <w:t xml:space="preserve">In an effort to optimize this predictor for use with the EPIC array, we </w:t>
      </w:r>
      <w:r w:rsidR="00927459">
        <w:t>considered 2 possib</w:t>
      </w:r>
      <w:r w:rsidR="00C508CD">
        <w:t>i</w:t>
      </w:r>
      <w:r w:rsidR="00927459">
        <w:t>lities</w:t>
      </w:r>
      <w:r w:rsidR="00D02346">
        <w:t>:</w:t>
      </w:r>
    </w:p>
    <w:p w14:paraId="7EE64B33" w14:textId="77777777" w:rsidR="00A94C5B" w:rsidRDefault="00A94C5B" w:rsidP="00C34232">
      <w:pPr>
        <w:jc w:val="both"/>
      </w:pPr>
    </w:p>
    <w:p w14:paraId="6B89D48D" w14:textId="39F1FD18" w:rsidR="009154BD" w:rsidRDefault="000A34F7" w:rsidP="000A34F7">
      <w:pPr>
        <w:pStyle w:val="ListParagraph"/>
        <w:numPr>
          <w:ilvl w:val="0"/>
          <w:numId w:val="1"/>
        </w:numPr>
        <w:jc w:val="both"/>
      </w:pPr>
      <w:r w:rsidRPr="009154BD">
        <w:rPr>
          <w:noProof/>
        </w:rPr>
        <w:drawing>
          <wp:anchor distT="0" distB="0" distL="114300" distR="114300" simplePos="0" relativeHeight="251661312" behindDoc="0" locked="0" layoutInCell="1" allowOverlap="1" wp14:anchorId="288E4688" wp14:editId="13874AA1">
            <wp:simplePos x="0" y="0"/>
            <wp:positionH relativeFrom="column">
              <wp:posOffset>114300</wp:posOffset>
            </wp:positionH>
            <wp:positionV relativeFrom="paragraph">
              <wp:posOffset>963295</wp:posOffset>
            </wp:positionV>
            <wp:extent cx="3720465" cy="3086100"/>
            <wp:effectExtent l="0" t="0" r="0" b="12700"/>
            <wp:wrapTight wrapText="bothSides">
              <wp:wrapPolygon edited="0">
                <wp:start x="0" y="0"/>
                <wp:lineTo x="0" y="21511"/>
                <wp:lineTo x="21382" y="21511"/>
                <wp:lineTo x="21382" y="0"/>
                <wp:lineTo x="0" y="0"/>
              </wp:wrapPolygon>
            </wp:wrapTight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A7_100617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0465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3600" behindDoc="0" locked="0" layoutInCell="1" allowOverlap="1" wp14:anchorId="5992D72D" wp14:editId="5F64D0F2">
            <wp:simplePos x="0" y="0"/>
            <wp:positionH relativeFrom="column">
              <wp:posOffset>3657600</wp:posOffset>
            </wp:positionH>
            <wp:positionV relativeFrom="paragraph">
              <wp:posOffset>734695</wp:posOffset>
            </wp:positionV>
            <wp:extent cx="3543300" cy="3543300"/>
            <wp:effectExtent l="0" t="0" r="12700" b="12700"/>
            <wp:wrapTight wrapText="bothSides">
              <wp:wrapPolygon edited="0">
                <wp:start x="0" y="0"/>
                <wp:lineTo x="0" y="21523"/>
                <wp:lineTo x="21523" y="21523"/>
                <wp:lineTo x="21523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sitesNA_100917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3300" cy="3543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C293E">
        <w:t xml:space="preserve">The most straightforward solution to apply the predictor to EPIC data is </w:t>
      </w:r>
      <w:r w:rsidR="009154BD">
        <w:t>to set missing sites to NA. Under this approach, the predictor performs comparably to the predictor with the full set of CpG sites included (Figure 2). The full predictor has a correlation coefficient of .91 and a median error (</w:t>
      </w:r>
      <w:proofErr w:type="spellStart"/>
      <w:r w:rsidR="009154BD">
        <w:t>m.e.</w:t>
      </w:r>
      <w:proofErr w:type="spellEnd"/>
      <w:r w:rsidR="009154BD">
        <w:t>) of 1.24</w:t>
      </w:r>
      <w:r w:rsidR="002E7054">
        <w:t>.</w:t>
      </w:r>
      <w:r>
        <w:t xml:space="preserve"> Estimates from this reduced predictor are also highly correlated with the original predictor (r=</w:t>
      </w:r>
      <w:proofErr w:type="gramStart"/>
      <w:r>
        <w:t>.995</w:t>
      </w:r>
      <w:proofErr w:type="gramEnd"/>
      <w:r>
        <w:t>, Figure 3).</w:t>
      </w:r>
    </w:p>
    <w:p w14:paraId="6AABAD67" w14:textId="7EAE299C" w:rsidR="00D02346" w:rsidRDefault="000A34F7" w:rsidP="000A34F7">
      <w:pPr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47138C5" wp14:editId="32CB91F3">
                <wp:simplePos x="0" y="0"/>
                <wp:positionH relativeFrom="column">
                  <wp:posOffset>342900</wp:posOffset>
                </wp:positionH>
                <wp:positionV relativeFrom="paragraph">
                  <wp:posOffset>53975</wp:posOffset>
                </wp:positionV>
                <wp:extent cx="3031490" cy="528955"/>
                <wp:effectExtent l="0" t="0" r="0" b="4445"/>
                <wp:wrapTight wrapText="bothSides">
                  <wp:wrapPolygon edited="0">
                    <wp:start x="0" y="0"/>
                    <wp:lineTo x="0" y="20744"/>
                    <wp:lineTo x="21356" y="20744"/>
                    <wp:lineTo x="21356" y="0"/>
                    <wp:lineTo x="0" y="0"/>
                  </wp:wrapPolygon>
                </wp:wrapTight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31490" cy="5289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735527A2" w14:textId="55996045" w:rsidR="000A34F7" w:rsidRPr="0025209E" w:rsidRDefault="000A34F7" w:rsidP="000A34F7">
                            <w:pPr>
                              <w:pStyle w:val="Caption"/>
                              <w:rPr>
                                <w:color w:val="auto"/>
                              </w:rPr>
                            </w:pPr>
                            <w:r w:rsidRPr="0025209E">
                              <w:rPr>
                                <w:color w:val="auto"/>
                              </w:rPr>
                              <w:t xml:space="preserve">Figure </w:t>
                            </w:r>
                            <w:r w:rsidRPr="0025209E">
                              <w:rPr>
                                <w:color w:val="auto"/>
                              </w:rPr>
                              <w:fldChar w:fldCharType="begin"/>
                            </w:r>
                            <w:r w:rsidRPr="0025209E">
                              <w:rPr>
                                <w:color w:val="auto"/>
                              </w:rPr>
                              <w:instrText xml:space="preserve"> SEQ Figure \* ARABIC </w:instrText>
                            </w:r>
                            <w:r w:rsidRPr="0025209E">
                              <w:rPr>
                                <w:color w:val="auto"/>
                              </w:rPr>
                              <w:fldChar w:fldCharType="separate"/>
                            </w:r>
                            <w:r w:rsidRPr="0025209E">
                              <w:rPr>
                                <w:noProof/>
                                <w:color w:val="auto"/>
                              </w:rPr>
                              <w:t>2</w:t>
                            </w:r>
                            <w:r w:rsidRPr="0025209E">
                              <w:rPr>
                                <w:color w:val="auto"/>
                              </w:rPr>
                              <w:fldChar w:fldCharType="end"/>
                            </w:r>
                            <w:r w:rsidRPr="0025209E">
                              <w:rPr>
                                <w:color w:val="auto"/>
                              </w:rPr>
                              <w:t>: Correlation between EGA and DNAm GA, with the seven sites not present on the EPIC array having been assigned a value of N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19" o:spid="_x0000_s1029" type="#_x0000_t202" style="position:absolute;left:0;text-align:left;margin-left:27pt;margin-top:4.25pt;width:238.7pt;height:41.6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" stroked="f">
                <v:textbox style="mso-fit-shape-to-text:t" inset="0,0,0,0">
                  <w:txbxContent>
                    <w:p w14:paraId="735527A2" w14:textId="55996045" w:rsidR="000A34F7" w:rsidRPr="0025209E" w:rsidRDefault="000A34F7" w:rsidP="000A34F7">
                      <w:pPr>
                        <w:pStyle w:val="Caption"/>
                        <w:rPr>
                          <w:color w:val="auto"/>
                        </w:rPr>
                      </w:pPr>
                      <w:r w:rsidRPr="0025209E">
                        <w:rPr>
                          <w:color w:val="auto"/>
                        </w:rPr>
                        <w:t xml:space="preserve">Figure </w:t>
                      </w:r>
                      <w:r w:rsidRPr="0025209E">
                        <w:rPr>
                          <w:color w:val="auto"/>
                        </w:rPr>
                        <w:fldChar w:fldCharType="begin"/>
                      </w:r>
                      <w:r w:rsidRPr="0025209E">
                        <w:rPr>
                          <w:color w:val="auto"/>
                        </w:rPr>
                        <w:instrText xml:space="preserve"> SEQ Figure \* ARABIC </w:instrText>
                      </w:r>
                      <w:r w:rsidRPr="0025209E">
                        <w:rPr>
                          <w:color w:val="auto"/>
                        </w:rPr>
                        <w:fldChar w:fldCharType="separate"/>
                      </w:r>
                      <w:r w:rsidRPr="0025209E">
                        <w:rPr>
                          <w:noProof/>
                          <w:color w:val="auto"/>
                        </w:rPr>
                        <w:t>2</w:t>
                      </w:r>
                      <w:r w:rsidRPr="0025209E">
                        <w:rPr>
                          <w:color w:val="auto"/>
                        </w:rPr>
                        <w:fldChar w:fldCharType="end"/>
                      </w:r>
                      <w:r w:rsidRPr="0025209E">
                        <w:rPr>
                          <w:color w:val="auto"/>
                        </w:rPr>
                        <w:t>: Correlation between EGA and DNAm GA, with the seven sites not present on the EPIC array having been assigned a value of NA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1330885" wp14:editId="7A7F468C">
                <wp:simplePos x="0" y="0"/>
                <wp:positionH relativeFrom="column">
                  <wp:posOffset>3886200</wp:posOffset>
                </wp:positionH>
                <wp:positionV relativeFrom="paragraph">
                  <wp:posOffset>53975</wp:posOffset>
                </wp:positionV>
                <wp:extent cx="3444240" cy="528955"/>
                <wp:effectExtent l="0" t="0" r="10160" b="8890"/>
                <wp:wrapTight wrapText="bothSides">
                  <wp:wrapPolygon edited="0">
                    <wp:start x="0" y="0"/>
                    <wp:lineTo x="0" y="21217"/>
                    <wp:lineTo x="21504" y="21217"/>
                    <wp:lineTo x="21504" y="0"/>
                    <wp:lineTo x="0" y="0"/>
                  </wp:wrapPolygon>
                </wp:wrapTight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4240" cy="5289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7492C6E2" w14:textId="7FC40D4A" w:rsidR="000A34F7" w:rsidRPr="0025209E" w:rsidRDefault="000A34F7" w:rsidP="000A34F7">
                            <w:pPr>
                              <w:pStyle w:val="Caption"/>
                              <w:rPr>
                                <w:noProof/>
                                <w:color w:val="auto"/>
                              </w:rPr>
                            </w:pPr>
                            <w:r w:rsidRPr="0025209E">
                              <w:rPr>
                                <w:color w:val="auto"/>
                              </w:rPr>
                              <w:t xml:space="preserve">Figure 3: Correlation between DNAm ages predicted by the original predictor compared to the predictor missing only the sites not present on the EPIC array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6" o:spid="_x0000_s1030" type="#_x0000_t202" style="position:absolute;left:0;text-align:left;margin-left:306pt;margin-top:4.25pt;width:271.2pt;height:41.6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" stroked="f">
                <v:textbox style="mso-fit-shape-to-text:t" inset="0,0,0,0">
                  <w:txbxContent>
                    <w:p w14:paraId="7492C6E2" w14:textId="7FC40D4A" w:rsidR="000A34F7" w:rsidRPr="0025209E" w:rsidRDefault="000A34F7" w:rsidP="000A34F7">
                      <w:pPr>
                        <w:pStyle w:val="Caption"/>
                        <w:rPr>
                          <w:noProof/>
                          <w:color w:val="auto"/>
                        </w:rPr>
                      </w:pPr>
                      <w:r w:rsidRPr="0025209E">
                        <w:rPr>
                          <w:color w:val="auto"/>
                        </w:rPr>
                        <w:t xml:space="preserve">Figure 3: Correlation between DNAm ages predicted by the original predictor compared to the predictor missing only the sites not present on the EPIC array. 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2E7C88BA" w14:textId="21513FCC" w:rsidR="00D02346" w:rsidRDefault="00D02346" w:rsidP="000A34F7">
      <w:pPr>
        <w:jc w:val="both"/>
      </w:pPr>
    </w:p>
    <w:p w14:paraId="7A9606A8" w14:textId="2A686876" w:rsidR="00D02346" w:rsidRDefault="00D02346" w:rsidP="000A34F7">
      <w:pPr>
        <w:jc w:val="both"/>
      </w:pPr>
    </w:p>
    <w:p w14:paraId="688A58FC" w14:textId="59A0DE41" w:rsidR="00D02346" w:rsidRDefault="00D02346" w:rsidP="000A34F7">
      <w:pPr>
        <w:jc w:val="both"/>
      </w:pPr>
    </w:p>
    <w:p w14:paraId="1E84A26D" w14:textId="25915C25" w:rsidR="00D02346" w:rsidRDefault="00D02346" w:rsidP="000A34F7">
      <w:pPr>
        <w:jc w:val="both"/>
      </w:pPr>
    </w:p>
    <w:p w14:paraId="22401F08" w14:textId="4B254398" w:rsidR="00A94C5B" w:rsidRDefault="00A94C5B" w:rsidP="000A34F7">
      <w:pPr>
        <w:jc w:val="both"/>
      </w:pPr>
    </w:p>
    <w:p w14:paraId="10F32A49" w14:textId="3891EB59" w:rsidR="00A94C5B" w:rsidRDefault="00A94C5B" w:rsidP="000A34F7">
      <w:pPr>
        <w:jc w:val="both"/>
      </w:pPr>
    </w:p>
    <w:p w14:paraId="05F0E795" w14:textId="1F584AF6" w:rsidR="00D02346" w:rsidRDefault="00D02346" w:rsidP="000A34F7">
      <w:pPr>
        <w:jc w:val="both"/>
      </w:pPr>
    </w:p>
    <w:p w14:paraId="386E4D2C" w14:textId="420E9FBD" w:rsidR="000A34F7" w:rsidRDefault="000A34F7" w:rsidP="000A34F7">
      <w:pPr>
        <w:jc w:val="both"/>
      </w:pPr>
    </w:p>
    <w:p w14:paraId="7A937130" w14:textId="77777777" w:rsidR="000A34F7" w:rsidRDefault="000A34F7" w:rsidP="000A34F7">
      <w:pPr>
        <w:jc w:val="both"/>
      </w:pPr>
    </w:p>
    <w:p w14:paraId="271363B3" w14:textId="77777777" w:rsidR="000A34F7" w:rsidRDefault="000A34F7" w:rsidP="000A34F7">
      <w:pPr>
        <w:jc w:val="both"/>
      </w:pPr>
    </w:p>
    <w:p w14:paraId="49A7A179" w14:textId="3C25607D" w:rsidR="00D02346" w:rsidRDefault="009154BD" w:rsidP="000A34F7">
      <w:pPr>
        <w:pStyle w:val="ListParagraph"/>
        <w:numPr>
          <w:ilvl w:val="0"/>
          <w:numId w:val="1"/>
        </w:numPr>
        <w:jc w:val="both"/>
      </w:pPr>
      <w:r>
        <w:lastRenderedPageBreak/>
        <w:t xml:space="preserve">We also </w:t>
      </w:r>
      <w:r w:rsidR="00CC169D">
        <w:t>tested the accuracy of this predictor after removing CpG sites with a correlation coefficient  &gt;.50</w:t>
      </w:r>
      <w:r>
        <w:t xml:space="preserve"> from the adult blood dataset described above. </w:t>
      </w:r>
      <w:r w:rsidR="00CC169D">
        <w:t>69 CpG sites remained in the predictor (</w:t>
      </w:r>
      <w:r w:rsidR="00A03768">
        <w:t>47%).  Despite dropping a substantial number of CpG sites, the predictor still performed well, with an overall correlation coefficient of .8</w:t>
      </w:r>
      <w:r>
        <w:t>6</w:t>
      </w:r>
      <w:r w:rsidR="00A03768">
        <w:t xml:space="preserve"> (Figure </w:t>
      </w:r>
      <w:r>
        <w:t>3</w:t>
      </w:r>
      <w:r w:rsidR="00A03768">
        <w:t xml:space="preserve">). </w:t>
      </w:r>
      <w:r>
        <w:t>Note</w:t>
      </w:r>
      <w:proofErr w:type="gramStart"/>
      <w:r>
        <w:t>,</w:t>
      </w:r>
      <w:proofErr w:type="gramEnd"/>
      <w:r>
        <w:t xml:space="preserve"> this strategy was implemented by removing the poorly correlated probes from the “Clock” file.</w:t>
      </w:r>
      <w:r w:rsidR="00912D49">
        <w:t xml:space="preserve"> Estimates from this reduced predictor </w:t>
      </w:r>
      <w:proofErr w:type="gramStart"/>
      <w:r w:rsidR="00912D49">
        <w:t>are  less</w:t>
      </w:r>
      <w:proofErr w:type="gramEnd"/>
      <w:r w:rsidR="00912D49">
        <w:t xml:space="preserve"> correlated than the predictor setting 7 CpG sites to NA (r=.93, Figure 4).</w:t>
      </w:r>
    </w:p>
    <w:p w14:paraId="164005F2" w14:textId="4092FDF3" w:rsidR="00263BB6" w:rsidRDefault="00263BB6" w:rsidP="000A34F7">
      <w:pPr>
        <w:ind w:left="360"/>
        <w:jc w:val="both"/>
      </w:pPr>
    </w:p>
    <w:p w14:paraId="20E98F96" w14:textId="6225234D" w:rsidR="00D02346" w:rsidRDefault="00912D49" w:rsidP="000A34F7">
      <w:pPr>
        <w:ind w:left="360"/>
        <w:jc w:val="both"/>
      </w:pPr>
      <w:r>
        <w:rPr>
          <w:noProof/>
        </w:rPr>
        <w:drawing>
          <wp:anchor distT="0" distB="0" distL="114300" distR="114300" simplePos="0" relativeHeight="251676672" behindDoc="0" locked="0" layoutInCell="1" allowOverlap="1" wp14:anchorId="1FA498D7" wp14:editId="45C825FA">
            <wp:simplePos x="0" y="0"/>
            <wp:positionH relativeFrom="column">
              <wp:posOffset>3771900</wp:posOffset>
            </wp:positionH>
            <wp:positionV relativeFrom="paragraph">
              <wp:posOffset>71120</wp:posOffset>
            </wp:positionV>
            <wp:extent cx="3314700" cy="3314700"/>
            <wp:effectExtent l="0" t="0" r="12700" b="12700"/>
            <wp:wrapTight wrapText="bothSides">
              <wp:wrapPolygon edited="0">
                <wp:start x="0" y="0"/>
                <wp:lineTo x="0" y="21517"/>
                <wp:lineTo x="21517" y="21517"/>
                <wp:lineTo x="21517" y="0"/>
                <wp:lineTo x="0" y="0"/>
              </wp:wrapPolygon>
            </wp:wrapTight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ducedPred_100917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14700" cy="3314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B8EC99D" w14:textId="07850DA1" w:rsidR="00D02346" w:rsidRDefault="00912D49" w:rsidP="00C34232">
      <w:pPr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29CEF14" wp14:editId="2EB6F007">
                <wp:simplePos x="0" y="0"/>
                <wp:positionH relativeFrom="column">
                  <wp:posOffset>3771900</wp:posOffset>
                </wp:positionH>
                <wp:positionV relativeFrom="paragraph">
                  <wp:posOffset>3206750</wp:posOffset>
                </wp:positionV>
                <wp:extent cx="3444240" cy="528955"/>
                <wp:effectExtent l="0" t="0" r="10160" b="4445"/>
                <wp:wrapTight wrapText="bothSides">
                  <wp:wrapPolygon edited="0">
                    <wp:start x="0" y="0"/>
                    <wp:lineTo x="0" y="20744"/>
                    <wp:lineTo x="21504" y="20744"/>
                    <wp:lineTo x="21504" y="0"/>
                    <wp:lineTo x="0" y="0"/>
                  </wp:wrapPolygon>
                </wp:wrapTight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4240" cy="5289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634A7D92" w14:textId="7F4CB7AF" w:rsidR="00912D49" w:rsidRPr="0025209E" w:rsidRDefault="00912D49" w:rsidP="00912D49">
                            <w:pPr>
                              <w:pStyle w:val="Caption"/>
                              <w:rPr>
                                <w:noProof/>
                                <w:color w:val="auto"/>
                              </w:rPr>
                            </w:pPr>
                            <w:r w:rsidRPr="0025209E">
                              <w:rPr>
                                <w:color w:val="auto"/>
                              </w:rPr>
                              <w:t xml:space="preserve">Figure </w:t>
                            </w:r>
                            <w:r w:rsidRPr="0025209E">
                              <w:rPr>
                                <w:color w:val="auto"/>
                              </w:rPr>
                              <w:fldChar w:fldCharType="begin"/>
                            </w:r>
                            <w:r w:rsidRPr="0025209E">
                              <w:rPr>
                                <w:color w:val="auto"/>
                              </w:rPr>
                              <w:instrText xml:space="preserve"> SEQ Figure \* ARABIC </w:instrText>
                            </w:r>
                            <w:r w:rsidRPr="0025209E">
                              <w:rPr>
                                <w:color w:val="auto"/>
                              </w:rPr>
                              <w:fldChar w:fldCharType="separate"/>
                            </w:r>
                            <w:r w:rsidRPr="0025209E">
                              <w:rPr>
                                <w:noProof/>
                                <w:color w:val="auto"/>
                              </w:rPr>
                              <w:t>4</w:t>
                            </w:r>
                            <w:r w:rsidRPr="0025209E">
                              <w:rPr>
                                <w:color w:val="auto"/>
                              </w:rPr>
                              <w:fldChar w:fldCharType="end"/>
                            </w:r>
                            <w:r w:rsidRPr="0025209E">
                              <w:rPr>
                                <w:color w:val="auto"/>
                              </w:rPr>
                              <w:t>: Correlation between DNAm ages predicted by the original predictor compared to the predictor containing only highly correlated sites between the EPIC and 450K array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8" o:spid="_x0000_s1031" type="#_x0000_t202" style="position:absolute;left:0;text-align:left;margin-left:297pt;margin-top:252.5pt;width:271.2pt;height:41.6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" stroked="f">
                <v:textbox style="mso-fit-shape-to-text:t" inset="0,0,0,0">
                  <w:txbxContent>
                    <w:p w14:paraId="634A7D92" w14:textId="7F4CB7AF" w:rsidR="00912D49" w:rsidRPr="0025209E" w:rsidRDefault="00912D49" w:rsidP="00912D49">
                      <w:pPr>
                        <w:pStyle w:val="Caption"/>
                        <w:rPr>
                          <w:noProof/>
                          <w:color w:val="auto"/>
                        </w:rPr>
                      </w:pPr>
                      <w:r w:rsidRPr="0025209E">
                        <w:rPr>
                          <w:color w:val="auto"/>
                        </w:rPr>
                        <w:t xml:space="preserve">Figure </w:t>
                      </w:r>
                      <w:r w:rsidRPr="0025209E">
                        <w:rPr>
                          <w:color w:val="auto"/>
                        </w:rPr>
                        <w:fldChar w:fldCharType="begin"/>
                      </w:r>
                      <w:r w:rsidRPr="0025209E">
                        <w:rPr>
                          <w:color w:val="auto"/>
                        </w:rPr>
                        <w:instrText xml:space="preserve"> SEQ Figure \* ARABIC </w:instrText>
                      </w:r>
                      <w:r w:rsidRPr="0025209E">
                        <w:rPr>
                          <w:color w:val="auto"/>
                        </w:rPr>
                        <w:fldChar w:fldCharType="separate"/>
                      </w:r>
                      <w:r w:rsidRPr="0025209E">
                        <w:rPr>
                          <w:noProof/>
                          <w:color w:val="auto"/>
                        </w:rPr>
                        <w:t>4</w:t>
                      </w:r>
                      <w:r w:rsidRPr="0025209E">
                        <w:rPr>
                          <w:color w:val="auto"/>
                        </w:rPr>
                        <w:fldChar w:fldCharType="end"/>
                      </w:r>
                      <w:r w:rsidRPr="0025209E">
                        <w:rPr>
                          <w:color w:val="auto"/>
                        </w:rPr>
                        <w:t>: Correlation between DNAm ages predicted by the original predictor compared to the predictor containing only highly correlated sites between the EPIC and 450K arrays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8BEDF3A" wp14:editId="42A791FC">
                <wp:simplePos x="0" y="0"/>
                <wp:positionH relativeFrom="column">
                  <wp:posOffset>228600</wp:posOffset>
                </wp:positionH>
                <wp:positionV relativeFrom="paragraph">
                  <wp:posOffset>3206750</wp:posOffset>
                </wp:positionV>
                <wp:extent cx="3429000" cy="528955"/>
                <wp:effectExtent l="0" t="0" r="0" b="4445"/>
                <wp:wrapTight wrapText="bothSides">
                  <wp:wrapPolygon edited="0">
                    <wp:start x="0" y="0"/>
                    <wp:lineTo x="0" y="20744"/>
                    <wp:lineTo x="21440" y="20744"/>
                    <wp:lineTo x="21440" y="0"/>
                    <wp:lineTo x="0" y="0"/>
                  </wp:wrapPolygon>
                </wp:wrapTight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0" cy="5289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1342CE1C" w14:textId="01AE1C9B" w:rsidR="000A34F7" w:rsidRPr="00912D49" w:rsidRDefault="000A34F7" w:rsidP="000A34F7">
                            <w:pPr>
                              <w:pStyle w:val="Caption"/>
                              <w:rPr>
                                <w:noProof/>
                                <w:color w:val="000000" w:themeColor="text1"/>
                              </w:rPr>
                            </w:pPr>
                            <w:r w:rsidRPr="00912D49">
                              <w:rPr>
                                <w:color w:val="000000" w:themeColor="text1"/>
                              </w:rPr>
                              <w:t xml:space="preserve"> Figure </w:t>
                            </w:r>
                            <w:r w:rsidRPr="00912D49">
                              <w:rPr>
                                <w:color w:val="000000" w:themeColor="text1"/>
                              </w:rPr>
                              <w:fldChar w:fldCharType="begin"/>
                            </w:r>
                            <w:r w:rsidRPr="00912D49">
                              <w:rPr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912D49">
                              <w:rPr>
                                <w:color w:val="000000" w:themeColor="text1"/>
                              </w:rPr>
                              <w:fldChar w:fldCharType="separate"/>
                            </w:r>
                            <w:r w:rsidRPr="00912D49">
                              <w:rPr>
                                <w:noProof/>
                                <w:color w:val="000000" w:themeColor="text1"/>
                              </w:rPr>
                              <w:t>3</w:t>
                            </w:r>
                            <w:r w:rsidRPr="00912D49">
                              <w:rPr>
                                <w:color w:val="000000" w:themeColor="text1"/>
                              </w:rPr>
                              <w:fldChar w:fldCharType="end"/>
                            </w:r>
                            <w:r w:rsidRPr="00912D49">
                              <w:rPr>
                                <w:color w:val="000000" w:themeColor="text1"/>
                              </w:rPr>
                              <w:t>: Correlation between EGA and DNAm GA, with the poorly correlated CpG sites according to Logue removed from the clock file entirely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20" o:spid="_x0000_s1032" type="#_x0000_t202" style="position:absolute;left:0;text-align:left;margin-left:18pt;margin-top:252.5pt;width:270pt;height:41.6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" stroked="f">
                <v:textbox style="mso-fit-shape-to-text:t" inset="0,0,0,0">
                  <w:txbxContent>
                    <w:p w14:paraId="1342CE1C" w14:textId="01AE1C9B" w:rsidR="000A34F7" w:rsidRPr="00912D49" w:rsidRDefault="000A34F7" w:rsidP="000A34F7">
                      <w:pPr>
                        <w:pStyle w:val="Caption"/>
                        <w:rPr>
                          <w:noProof/>
                          <w:color w:val="000000" w:themeColor="text1"/>
                        </w:rPr>
                      </w:pPr>
                      <w:r w:rsidRPr="00912D49">
                        <w:rPr>
                          <w:color w:val="000000" w:themeColor="text1"/>
                        </w:rPr>
                        <w:t xml:space="preserve"> Figure </w:t>
                      </w:r>
                      <w:r w:rsidRPr="00912D49">
                        <w:rPr>
                          <w:color w:val="000000" w:themeColor="text1"/>
                        </w:rPr>
                        <w:fldChar w:fldCharType="begin"/>
                      </w:r>
                      <w:r w:rsidRPr="00912D49">
                        <w:rPr>
                          <w:color w:val="000000" w:themeColor="text1"/>
                        </w:rPr>
                        <w:instrText xml:space="preserve"> SEQ Figure \* ARABIC </w:instrText>
                      </w:r>
                      <w:r w:rsidRPr="00912D49">
                        <w:rPr>
                          <w:color w:val="000000" w:themeColor="text1"/>
                        </w:rPr>
                        <w:fldChar w:fldCharType="separate"/>
                      </w:r>
                      <w:r w:rsidRPr="00912D49">
                        <w:rPr>
                          <w:noProof/>
                          <w:color w:val="000000" w:themeColor="text1"/>
                        </w:rPr>
                        <w:t>3</w:t>
                      </w:r>
                      <w:r w:rsidRPr="00912D49">
                        <w:rPr>
                          <w:color w:val="000000" w:themeColor="text1"/>
                        </w:rPr>
                        <w:fldChar w:fldCharType="end"/>
                      </w:r>
                      <w:r w:rsidRPr="00912D49">
                        <w:rPr>
                          <w:color w:val="000000" w:themeColor="text1"/>
                        </w:rPr>
                        <w:t>: Correlation between EGA and DNAm GA, with the poorly correlated CpG sites according to Logue removed from the clock file entirely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3360" behindDoc="0" locked="0" layoutInCell="1" allowOverlap="1" wp14:anchorId="42BD32C5" wp14:editId="218587F7">
            <wp:simplePos x="0" y="0"/>
            <wp:positionH relativeFrom="column">
              <wp:posOffset>-27305</wp:posOffset>
            </wp:positionH>
            <wp:positionV relativeFrom="paragraph">
              <wp:posOffset>6350</wp:posOffset>
            </wp:positionV>
            <wp:extent cx="3858895" cy="3200400"/>
            <wp:effectExtent l="0" t="0" r="1905" b="0"/>
            <wp:wrapTight wrapText="bothSides">
              <wp:wrapPolygon edited="0">
                <wp:start x="0" y="0"/>
                <wp:lineTo x="0" y="21429"/>
                <wp:lineTo x="21468" y="21429"/>
                <wp:lineTo x="21468" y="0"/>
                <wp:lineTo x="0" y="0"/>
              </wp:wrapPolygon>
            </wp:wrapTight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67_100617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8895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D9875E" w14:textId="2957876A" w:rsidR="00D02346" w:rsidRDefault="00D02346" w:rsidP="00C34232">
      <w:pPr>
        <w:jc w:val="both"/>
      </w:pPr>
    </w:p>
    <w:p w14:paraId="15CD5C48" w14:textId="77777777" w:rsidR="00044538" w:rsidRDefault="00044538"/>
    <w:p w14:paraId="0259F21A" w14:textId="0B9169A9" w:rsidR="00044538" w:rsidRPr="00912D49" w:rsidRDefault="00912D49">
      <w:r>
        <w:rPr>
          <w:b/>
        </w:rPr>
        <w:t>Conclusions</w:t>
      </w:r>
      <w:r w:rsidR="000A34F7" w:rsidRPr="000A34F7">
        <w:rPr>
          <w:b/>
        </w:rPr>
        <w:t>:</w:t>
      </w:r>
      <w:r>
        <w:t xml:space="preserve"> We recommend supplying a data frame of NAs for the 7 CpG sites missing from the EPIC predictor before estimating DNAm GA. This method is highly correlated with predictions from the original predictor and is a simple modification that yields high-quality data. </w:t>
      </w:r>
    </w:p>
    <w:p w14:paraId="432974C0" w14:textId="77777777" w:rsidR="009154BD" w:rsidRDefault="009154BD"/>
    <w:p w14:paraId="69FC94AF" w14:textId="154FBA9E" w:rsidR="00DE2999" w:rsidRDefault="009154BD" w:rsidP="009154BD">
      <w:r>
        <w:t>Currently, there is one publically available co</w:t>
      </w:r>
      <w:r w:rsidR="00912D49">
        <w:t>rd blood dataset that used both</w:t>
      </w:r>
      <w:r>
        <w:t xml:space="preserve"> the 450K and EPIC arrays, </w:t>
      </w:r>
      <w:r w:rsidR="0008731D">
        <w:t>GSE86829.</w:t>
      </w:r>
      <w:r>
        <w:t xml:space="preserve"> We evaluated the association between predicted ages in the five samples available from this study</w:t>
      </w:r>
      <w:r w:rsidR="00912D49">
        <w:t xml:space="preserve"> using the method proposed above that sets missing CpG sites to NA on the EPIC array. </w:t>
      </w:r>
      <w:r>
        <w:t>Unfortunately, estimated gestational age at birth was not available,</w:t>
      </w:r>
      <w:r w:rsidR="00474855">
        <w:t xml:space="preserve"> </w:t>
      </w:r>
      <w:r>
        <w:t>so we could not evaluate accuracy.</w:t>
      </w:r>
      <w:r w:rsidR="007E6BAD">
        <w:t xml:space="preserve"> Ho</w:t>
      </w:r>
      <w:r w:rsidR="000A34F7">
        <w:t>wever, samples measured on the two</w:t>
      </w:r>
      <w:r w:rsidR="007E6BAD">
        <w:t xml:space="preserve"> arrays do seem to be comparable. </w:t>
      </w:r>
      <w:r w:rsidR="00CF16CF">
        <w:t xml:space="preserve">The median </w:t>
      </w:r>
      <w:r w:rsidR="000A34F7">
        <w:t>difference</w:t>
      </w:r>
      <w:r w:rsidR="00CF16CF">
        <w:t xml:space="preserve"> between </w:t>
      </w:r>
      <w:r w:rsidR="000A34F7">
        <w:t xml:space="preserve">the same </w:t>
      </w:r>
      <w:proofErr w:type="gramStart"/>
      <w:r w:rsidR="000A34F7">
        <w:t>person</w:t>
      </w:r>
      <w:proofErr w:type="gramEnd"/>
      <w:r w:rsidR="000A34F7">
        <w:t xml:space="preserve"> on the two arrays </w:t>
      </w:r>
      <w:r w:rsidR="00CF16CF">
        <w:t>is .38, or about 2.6 days.</w:t>
      </w:r>
    </w:p>
    <w:p w14:paraId="29C3F18A" w14:textId="3A5D83D2" w:rsidR="007E6BAD" w:rsidRDefault="007E6BAD" w:rsidP="009154BD"/>
    <w:p w14:paraId="62670729" w14:textId="23D6E0BA" w:rsidR="00FC293E" w:rsidRDefault="00FC293E">
      <w:r>
        <w:br w:type="page"/>
      </w:r>
    </w:p>
    <w:p w14:paraId="19F5CE33" w14:textId="77777777" w:rsidR="00DE2999" w:rsidRDefault="00DE2999"/>
    <w:p w14:paraId="199E5B16" w14:textId="77777777" w:rsidR="00A94C5B" w:rsidRPr="00A94C5B" w:rsidRDefault="00DE2999" w:rsidP="00A94C5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94C5B" w:rsidRPr="00A94C5B">
        <w:rPr>
          <w:noProof/>
        </w:rPr>
        <w:t>1.</w:t>
      </w:r>
      <w:r w:rsidR="00A94C5B" w:rsidRPr="00A94C5B">
        <w:rPr>
          <w:noProof/>
        </w:rPr>
        <w:tab/>
        <w:t>Logue MW</w:t>
      </w:r>
      <w:r w:rsidR="00A94C5B" w:rsidRPr="00A94C5B">
        <w:rPr>
          <w:i/>
          <w:noProof/>
        </w:rPr>
        <w:t>, et al.</w:t>
      </w:r>
      <w:r w:rsidR="00A94C5B" w:rsidRPr="00A94C5B">
        <w:rPr>
          <w:noProof/>
        </w:rPr>
        <w:t xml:space="preserve"> (2017) The correlation of methylation levels measured using Illumina 450K and EPIC BeadChips in blood samples. </w:t>
      </w:r>
      <w:r w:rsidR="00A94C5B" w:rsidRPr="00A94C5B">
        <w:rPr>
          <w:i/>
          <w:noProof/>
        </w:rPr>
        <w:t>Epigenomics</w:t>
      </w:r>
      <w:r w:rsidR="00A94C5B" w:rsidRPr="00A94C5B">
        <w:rPr>
          <w:noProof/>
        </w:rPr>
        <w:t>.</w:t>
      </w:r>
    </w:p>
    <w:p w14:paraId="4C9EF0EF" w14:textId="77777777" w:rsidR="00A94C5B" w:rsidRPr="00A94C5B" w:rsidRDefault="00A94C5B" w:rsidP="00A94C5B">
      <w:pPr>
        <w:pStyle w:val="EndNoteBibliography"/>
        <w:ind w:left="720" w:hanging="720"/>
        <w:rPr>
          <w:noProof/>
        </w:rPr>
      </w:pPr>
      <w:r w:rsidRPr="00A94C5B">
        <w:rPr>
          <w:noProof/>
        </w:rPr>
        <w:t>2.</w:t>
      </w:r>
      <w:r w:rsidRPr="00A94C5B">
        <w:rPr>
          <w:noProof/>
        </w:rPr>
        <w:tab/>
        <w:t>Knight AK</w:t>
      </w:r>
      <w:r w:rsidRPr="00A94C5B">
        <w:rPr>
          <w:i/>
          <w:noProof/>
        </w:rPr>
        <w:t>, et al.</w:t>
      </w:r>
      <w:r w:rsidRPr="00A94C5B">
        <w:rPr>
          <w:noProof/>
        </w:rPr>
        <w:t xml:space="preserve"> (2016) An epigenetic clock for gestational age at birth based on blood methylation data. </w:t>
      </w:r>
      <w:r w:rsidRPr="00A94C5B">
        <w:rPr>
          <w:i/>
          <w:noProof/>
        </w:rPr>
        <w:t>Genome biology</w:t>
      </w:r>
      <w:r w:rsidRPr="00A94C5B">
        <w:rPr>
          <w:noProof/>
        </w:rPr>
        <w:t xml:space="preserve"> 17(1):206.</w:t>
      </w:r>
    </w:p>
    <w:p w14:paraId="4A8F1B21" w14:textId="3C275970" w:rsidR="00A03768" w:rsidRDefault="00DE2999">
      <w:r>
        <w:fldChar w:fldCharType="end"/>
      </w:r>
    </w:p>
    <w:sectPr w:rsidR="00A03768" w:rsidSect="00DE299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256CF4A" w15:done="0"/>
  <w15:commentEx w15:paraId="04E3C3AC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9219C7"/>
    <w:multiLevelType w:val="hybridMultilevel"/>
    <w:tmpl w:val="54C8D37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mith, Alicia K">
    <w15:presenceInfo w15:providerId="None" w15:userId="Smith, Alicia K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we2fvsjpfex7efsfnxtsr10zxz9x5dtvxa&quot;&gt;My EndNote Library&lt;record-ids&gt;&lt;item&gt;820&lt;/item&gt;&lt;item&gt;1014&lt;/item&gt;&lt;/record-ids&gt;&lt;/item&gt;&lt;/Libraries&gt;"/>
  </w:docVars>
  <w:rsids>
    <w:rsidRoot w:val="00B82164"/>
    <w:rsid w:val="00044538"/>
    <w:rsid w:val="0008731D"/>
    <w:rsid w:val="000A34F7"/>
    <w:rsid w:val="00185AC5"/>
    <w:rsid w:val="0025209E"/>
    <w:rsid w:val="00263BB6"/>
    <w:rsid w:val="002E7054"/>
    <w:rsid w:val="004224A4"/>
    <w:rsid w:val="00474855"/>
    <w:rsid w:val="005C0F54"/>
    <w:rsid w:val="00783A79"/>
    <w:rsid w:val="007E6BAD"/>
    <w:rsid w:val="00912D49"/>
    <w:rsid w:val="009154BD"/>
    <w:rsid w:val="00927459"/>
    <w:rsid w:val="00954C8C"/>
    <w:rsid w:val="009D3F87"/>
    <w:rsid w:val="00A03768"/>
    <w:rsid w:val="00A94C5B"/>
    <w:rsid w:val="00B06C86"/>
    <w:rsid w:val="00B82164"/>
    <w:rsid w:val="00C34232"/>
    <w:rsid w:val="00C508CD"/>
    <w:rsid w:val="00CC169D"/>
    <w:rsid w:val="00CF16CF"/>
    <w:rsid w:val="00D02346"/>
    <w:rsid w:val="00DE2999"/>
    <w:rsid w:val="00DE7589"/>
    <w:rsid w:val="00F443A5"/>
    <w:rsid w:val="00F72C4D"/>
    <w:rsid w:val="00FC29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78BA53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C169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169D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CC169D"/>
    <w:pPr>
      <w:spacing w:after="200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2745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745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745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745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745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DE299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E2999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FC293E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C169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169D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CC169D"/>
    <w:pPr>
      <w:spacing w:after="200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2745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745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745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745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745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DE299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E2999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FC293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4" Type="http://schemas.microsoft.com/office/2011/relationships/commentsExtended" Target="commentsExtended.xml"/><Relationship Id="rId17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jpeg"/><Relationship Id="rId7" Type="http://schemas.openxmlformats.org/officeDocument/2006/relationships/image" Target="media/image2.jpeg"/><Relationship Id="rId8" Type="http://schemas.openxmlformats.org/officeDocument/2006/relationships/image" Target="media/image3.png"/><Relationship Id="rId9" Type="http://schemas.openxmlformats.org/officeDocument/2006/relationships/image" Target="media/image4.png"/><Relationship Id="rId10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645</Words>
  <Characters>3677</Characters>
  <Application>Microsoft Macintosh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43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in Health Center</dc:creator>
  <cp:keywords/>
  <dc:description/>
  <cp:lastModifiedBy>Brain Health Center</cp:lastModifiedBy>
  <cp:revision>4</cp:revision>
  <dcterms:created xsi:type="dcterms:W3CDTF">2017-10-09T18:15:00Z</dcterms:created>
  <dcterms:modified xsi:type="dcterms:W3CDTF">2017-10-09T18:35:00Z</dcterms:modified>
</cp:coreProperties>
</file>